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B6315" w:rsidRPr="0045439E" w:rsidRDefault="007B6315" w:rsidP="007B6315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45439E">
        <w:rPr>
          <w:rFonts w:ascii="Times New Roman" w:hAnsi="Times New Roman"/>
          <w:noProof/>
          <w:sz w:val="24"/>
          <w:szCs w:val="24"/>
          <w:lang w:val="en-US" w:eastAsia="en-US"/>
        </w:rPr>
        <w:drawing>
          <wp:inline distT="0" distB="0" distL="0" distR="0">
            <wp:extent cx="1419225" cy="1424019"/>
            <wp:effectExtent l="0" t="0" r="0" b="0"/>
            <wp:docPr id="1" name="Picture 1" descr="C:\Users\Miftahur Risky Jufri\Downloads\WhatsApp Image 2018-05-23 at 9.23.08 PM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iftahur Risky Jufri\Downloads\WhatsApp Image 2018-05-23 at 9.23.08 PM.jpe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0835" cy="1435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B6315" w:rsidRPr="0045439E" w:rsidRDefault="007B6315" w:rsidP="007B6315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7B6315" w:rsidRPr="0045439E" w:rsidRDefault="007B6315" w:rsidP="007B6315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7B6315" w:rsidRPr="0045439E" w:rsidRDefault="007B6315" w:rsidP="007B6315">
      <w:pPr>
        <w:rPr>
          <w:rFonts w:ascii="Times New Roman" w:hAnsi="Times New Roman"/>
          <w:sz w:val="24"/>
          <w:szCs w:val="24"/>
        </w:rPr>
      </w:pPr>
    </w:p>
    <w:p w:rsidR="007B6315" w:rsidRPr="0045439E" w:rsidRDefault="007B6315" w:rsidP="007B6315">
      <w:pPr>
        <w:jc w:val="center"/>
        <w:rPr>
          <w:rFonts w:ascii="Times New Roman" w:hAnsi="Times New Roman"/>
          <w:b/>
          <w:sz w:val="24"/>
          <w:szCs w:val="24"/>
        </w:rPr>
      </w:pPr>
      <w:r w:rsidRPr="0045439E">
        <w:rPr>
          <w:rFonts w:ascii="Times New Roman" w:hAnsi="Times New Roman"/>
          <w:b/>
          <w:sz w:val="24"/>
          <w:szCs w:val="24"/>
        </w:rPr>
        <w:t>SKRIPSI</w:t>
      </w:r>
    </w:p>
    <w:p w:rsidR="007B6315" w:rsidRPr="0045439E" w:rsidRDefault="007B6315" w:rsidP="007B6315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7B6315" w:rsidRPr="0045439E" w:rsidRDefault="007B6315" w:rsidP="007B6315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14FF6" w:rsidRPr="0045439E" w:rsidRDefault="00514FF6" w:rsidP="007B6315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45439E">
        <w:rPr>
          <w:rFonts w:ascii="Times New Roman" w:hAnsi="Times New Roman"/>
          <w:b/>
          <w:sz w:val="24"/>
          <w:szCs w:val="24"/>
        </w:rPr>
        <w:t xml:space="preserve">PENGEMBANGAN </w:t>
      </w:r>
      <w:r w:rsidR="00CA0979" w:rsidRPr="0045439E">
        <w:rPr>
          <w:rFonts w:ascii="Times New Roman" w:hAnsi="Times New Roman"/>
          <w:b/>
          <w:sz w:val="24"/>
          <w:szCs w:val="24"/>
        </w:rPr>
        <w:t>SI</w:t>
      </w:r>
      <w:r w:rsidR="0099351A">
        <w:rPr>
          <w:rFonts w:ascii="Times New Roman" w:hAnsi="Times New Roman"/>
          <w:b/>
          <w:sz w:val="24"/>
          <w:szCs w:val="24"/>
          <w:lang w:val="en-US"/>
        </w:rPr>
        <w:t>S</w:t>
      </w:r>
      <w:r w:rsidR="00CA0979" w:rsidRPr="0045439E">
        <w:rPr>
          <w:rFonts w:ascii="Times New Roman" w:hAnsi="Times New Roman"/>
          <w:b/>
          <w:sz w:val="24"/>
          <w:szCs w:val="24"/>
        </w:rPr>
        <w:t xml:space="preserve">TEM INFORMASI LAPORAN HASIL BELAJAR </w:t>
      </w:r>
    </w:p>
    <w:p w:rsidR="00CA0979" w:rsidRPr="0045439E" w:rsidRDefault="00CA0979" w:rsidP="007B6315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45439E">
        <w:rPr>
          <w:rFonts w:ascii="Times New Roman" w:hAnsi="Times New Roman"/>
          <w:b/>
          <w:sz w:val="24"/>
          <w:szCs w:val="24"/>
        </w:rPr>
        <w:t>PADA SMK NEGERI 2 POLEWALI</w:t>
      </w:r>
    </w:p>
    <w:p w:rsidR="00514FF6" w:rsidRPr="0045439E" w:rsidRDefault="00514FF6" w:rsidP="00CA0979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  <w:r w:rsidRPr="0045439E">
        <w:rPr>
          <w:rFonts w:ascii="Times New Roman" w:hAnsi="Times New Roman"/>
          <w:sz w:val="24"/>
          <w:szCs w:val="24"/>
        </w:rPr>
        <w:tab/>
        <w:t xml:space="preserve">     </w:t>
      </w:r>
      <w:r w:rsidRPr="0045439E">
        <w:rPr>
          <w:rFonts w:ascii="Times New Roman" w:hAnsi="Times New Roman"/>
          <w:sz w:val="24"/>
          <w:szCs w:val="24"/>
        </w:rPr>
        <w:tab/>
      </w:r>
    </w:p>
    <w:p w:rsidR="00242AA4" w:rsidRDefault="00242AA4" w:rsidP="00514FF6">
      <w:pPr>
        <w:jc w:val="center"/>
        <w:rPr>
          <w:rFonts w:ascii="Times New Roman" w:hAnsi="Times New Roman"/>
          <w:sz w:val="24"/>
          <w:szCs w:val="24"/>
          <w:lang w:val="en-US"/>
        </w:rPr>
      </w:pPr>
    </w:p>
    <w:p w:rsidR="00700EA1" w:rsidRPr="00700EA1" w:rsidRDefault="00700EA1" w:rsidP="00514FF6">
      <w:pPr>
        <w:jc w:val="center"/>
        <w:rPr>
          <w:rFonts w:ascii="Times New Roman" w:hAnsi="Times New Roman"/>
          <w:sz w:val="24"/>
          <w:szCs w:val="24"/>
          <w:lang w:val="en-US"/>
        </w:rPr>
      </w:pPr>
    </w:p>
    <w:p w:rsidR="00514FF6" w:rsidRPr="0045439E" w:rsidRDefault="00CA0979" w:rsidP="00514FF6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45439E">
        <w:rPr>
          <w:rFonts w:ascii="Times New Roman" w:hAnsi="Times New Roman"/>
          <w:b/>
          <w:sz w:val="24"/>
          <w:szCs w:val="24"/>
        </w:rPr>
        <w:t>ABDI DZUL IKRAM K</w:t>
      </w:r>
    </w:p>
    <w:p w:rsidR="00514FF6" w:rsidRPr="0045439E" w:rsidRDefault="00CA0979" w:rsidP="00514FF6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45439E">
        <w:rPr>
          <w:rFonts w:ascii="Times New Roman" w:hAnsi="Times New Roman"/>
          <w:b/>
          <w:sz w:val="24"/>
          <w:szCs w:val="24"/>
        </w:rPr>
        <w:t>1429042001</w:t>
      </w:r>
    </w:p>
    <w:p w:rsidR="00514FF6" w:rsidRPr="0045439E" w:rsidRDefault="00514FF6" w:rsidP="00514FF6">
      <w:pPr>
        <w:jc w:val="center"/>
        <w:rPr>
          <w:rFonts w:ascii="Times New Roman" w:hAnsi="Times New Roman"/>
          <w:sz w:val="24"/>
          <w:szCs w:val="24"/>
        </w:rPr>
      </w:pPr>
    </w:p>
    <w:p w:rsidR="00700EA1" w:rsidRDefault="00700EA1" w:rsidP="00514FF6">
      <w:pPr>
        <w:rPr>
          <w:rFonts w:ascii="Times New Roman" w:hAnsi="Times New Roman"/>
          <w:sz w:val="24"/>
          <w:szCs w:val="24"/>
          <w:lang w:val="en-US"/>
        </w:rPr>
      </w:pPr>
    </w:p>
    <w:p w:rsidR="008D1D8E" w:rsidRDefault="008D1D8E" w:rsidP="00514FF6">
      <w:pPr>
        <w:rPr>
          <w:rFonts w:ascii="Times New Roman" w:hAnsi="Times New Roman"/>
          <w:sz w:val="24"/>
          <w:szCs w:val="24"/>
          <w:lang w:val="en-US"/>
        </w:rPr>
      </w:pPr>
    </w:p>
    <w:p w:rsidR="00514FF6" w:rsidRPr="0000707E" w:rsidRDefault="008D1D8E" w:rsidP="00514FF6">
      <w:pPr>
        <w:spacing w:line="360" w:lineRule="auto"/>
        <w:jc w:val="center"/>
        <w:rPr>
          <w:rFonts w:ascii="Times New Roman" w:hAnsi="Times New Roman"/>
          <w:b/>
        </w:rPr>
      </w:pPr>
      <w:r w:rsidRPr="0000707E">
        <w:rPr>
          <w:rFonts w:ascii="Times New Roman" w:hAnsi="Times New Roman"/>
          <w:b/>
          <w:lang w:val="en-US"/>
        </w:rPr>
        <w:t xml:space="preserve">PROGRAM STUDI </w:t>
      </w:r>
      <w:r w:rsidR="00514FF6" w:rsidRPr="0000707E">
        <w:rPr>
          <w:rFonts w:ascii="Times New Roman" w:hAnsi="Times New Roman"/>
          <w:b/>
        </w:rPr>
        <w:t xml:space="preserve">PENDIDIKAN TEKNIK INFORMATIKA DAN KOMPUTER </w:t>
      </w:r>
    </w:p>
    <w:p w:rsidR="00514FF6" w:rsidRPr="0000707E" w:rsidRDefault="00514FF6" w:rsidP="00514FF6">
      <w:pPr>
        <w:spacing w:line="360" w:lineRule="auto"/>
        <w:jc w:val="center"/>
        <w:rPr>
          <w:rFonts w:ascii="Times New Roman" w:hAnsi="Times New Roman"/>
          <w:b/>
        </w:rPr>
      </w:pPr>
      <w:r w:rsidRPr="0000707E">
        <w:rPr>
          <w:rFonts w:ascii="Times New Roman" w:hAnsi="Times New Roman"/>
          <w:b/>
        </w:rPr>
        <w:t>JURUSAN PENDIDIKAN TEKNIK ELEKTRO</w:t>
      </w:r>
    </w:p>
    <w:p w:rsidR="00514FF6" w:rsidRPr="0000707E" w:rsidRDefault="00514FF6" w:rsidP="00514FF6">
      <w:pPr>
        <w:spacing w:line="360" w:lineRule="auto"/>
        <w:jc w:val="center"/>
        <w:rPr>
          <w:rFonts w:ascii="Times New Roman" w:hAnsi="Times New Roman"/>
          <w:b/>
        </w:rPr>
      </w:pPr>
      <w:r w:rsidRPr="0000707E">
        <w:rPr>
          <w:rFonts w:ascii="Times New Roman" w:hAnsi="Times New Roman"/>
          <w:b/>
        </w:rPr>
        <w:t>FAKULTAS TEKNIK</w:t>
      </w:r>
    </w:p>
    <w:p w:rsidR="00514FF6" w:rsidRPr="0000707E" w:rsidRDefault="00514FF6" w:rsidP="00514FF6">
      <w:pPr>
        <w:spacing w:line="360" w:lineRule="auto"/>
        <w:jc w:val="center"/>
        <w:rPr>
          <w:rFonts w:ascii="Times New Roman" w:hAnsi="Times New Roman"/>
          <w:b/>
        </w:rPr>
      </w:pPr>
      <w:r w:rsidRPr="0000707E">
        <w:rPr>
          <w:rFonts w:ascii="Times New Roman" w:hAnsi="Times New Roman"/>
          <w:b/>
        </w:rPr>
        <w:t>UNIVERSITAS NEGERI MAKASSAR</w:t>
      </w:r>
    </w:p>
    <w:p w:rsidR="004A1A14" w:rsidRPr="0045439E" w:rsidRDefault="00514FF6" w:rsidP="001A414B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00707E">
        <w:rPr>
          <w:rFonts w:ascii="Times New Roman" w:hAnsi="Times New Roman"/>
          <w:b/>
        </w:rPr>
        <w:t>2018</w:t>
      </w:r>
      <w:r w:rsidR="004A1A14" w:rsidRPr="0000707E">
        <w:rPr>
          <w:rFonts w:ascii="Times New Roman" w:hAnsi="Times New Roman"/>
          <w:b/>
        </w:rPr>
        <w:t xml:space="preserve"> </w:t>
      </w:r>
    </w:p>
    <w:p w:rsidR="004A1A14" w:rsidRPr="0045439E" w:rsidRDefault="004A1A14" w:rsidP="00090834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5439E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090834" w:rsidRPr="0045439E" w:rsidRDefault="00090834" w:rsidP="00090834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5439E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4A1A14" w:rsidRPr="0045439E" w:rsidRDefault="004A1A14" w:rsidP="00090834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90834" w:rsidRPr="0045439E" w:rsidRDefault="00090834" w:rsidP="0009083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39E">
        <w:rPr>
          <w:rFonts w:ascii="Times New Roman" w:hAnsi="Times New Roman" w:cs="Times New Roman"/>
          <w:sz w:val="24"/>
          <w:szCs w:val="24"/>
        </w:rPr>
        <w:t xml:space="preserve"> </w:t>
      </w:r>
      <w:r w:rsidRPr="0045439E">
        <w:rPr>
          <w:rFonts w:ascii="Times New Roman" w:hAnsi="Times New Roman" w:cs="Times New Roman"/>
          <w:sz w:val="24"/>
          <w:szCs w:val="24"/>
        </w:rPr>
        <w:tab/>
      </w:r>
    </w:p>
    <w:p w:rsidR="00090834" w:rsidRPr="0045439E" w:rsidRDefault="00A9774C" w:rsidP="0049658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39E">
        <w:rPr>
          <w:rFonts w:ascii="Times New Roman" w:hAnsi="Times New Roman" w:cs="Times New Roman"/>
          <w:b/>
          <w:bCs/>
          <w:sz w:val="24"/>
          <w:szCs w:val="24"/>
        </w:rPr>
        <w:t>Abdi Dzul Ikram K</w:t>
      </w:r>
      <w:r w:rsidR="00090834" w:rsidRPr="0045439E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496585" w:rsidRPr="0045439E">
        <w:rPr>
          <w:rFonts w:ascii="Times New Roman" w:hAnsi="Times New Roman" w:cs="Times New Roman"/>
          <w:b/>
          <w:sz w:val="24"/>
          <w:szCs w:val="24"/>
        </w:rPr>
        <w:t xml:space="preserve">2018, </w:t>
      </w:r>
      <w:r w:rsidR="00090834" w:rsidRPr="0045439E">
        <w:rPr>
          <w:rFonts w:ascii="Times New Roman" w:hAnsi="Times New Roman"/>
          <w:b/>
          <w:i/>
          <w:iCs/>
          <w:sz w:val="24"/>
          <w:szCs w:val="24"/>
        </w:rPr>
        <w:t xml:space="preserve">Pengembangan </w:t>
      </w:r>
      <w:r w:rsidRPr="0045439E">
        <w:rPr>
          <w:rFonts w:ascii="Times New Roman" w:hAnsi="Times New Roman"/>
          <w:b/>
          <w:i/>
          <w:iCs/>
          <w:sz w:val="24"/>
          <w:szCs w:val="24"/>
        </w:rPr>
        <w:t>Sistem Informasi Laporan Hasil Belajar Pada Sekolah SMK Negeri 2 Polewali</w:t>
      </w:r>
      <w:r w:rsidR="00090834" w:rsidRPr="0045439E">
        <w:rPr>
          <w:rFonts w:ascii="Times New Roman" w:hAnsi="Times New Roman" w:cs="Times New Roman"/>
          <w:b/>
          <w:sz w:val="24"/>
          <w:szCs w:val="24"/>
        </w:rPr>
        <w:t xml:space="preserve">. Skripsi. Fakultas Teknik Universitas Negeri Makassar, Pembimbing: </w:t>
      </w:r>
      <w:r w:rsidR="00F925DB" w:rsidRPr="0045439E">
        <w:rPr>
          <w:rFonts w:ascii="Times New Roman" w:hAnsi="Times New Roman" w:cs="Times New Roman"/>
          <w:b/>
          <w:sz w:val="24"/>
          <w:szCs w:val="24"/>
        </w:rPr>
        <w:t>Yunus Tjandi</w:t>
      </w:r>
      <w:r w:rsidR="00F925DB" w:rsidRPr="0045439E">
        <w:rPr>
          <w:rFonts w:ascii="Times New Roman" w:hAnsi="Times New Roman"/>
          <w:b/>
          <w:sz w:val="24"/>
          <w:szCs w:val="24"/>
        </w:rPr>
        <w:t xml:space="preserve"> dan Mustari</w:t>
      </w:r>
      <w:r w:rsidR="00F130C9" w:rsidRPr="0045439E">
        <w:rPr>
          <w:rFonts w:ascii="Times New Roman" w:hAnsi="Times New Roman"/>
          <w:b/>
          <w:sz w:val="24"/>
          <w:szCs w:val="24"/>
        </w:rPr>
        <w:t xml:space="preserve"> S.</w:t>
      </w:r>
      <w:r w:rsidR="00F925DB" w:rsidRPr="0045439E">
        <w:rPr>
          <w:rFonts w:ascii="Times New Roman" w:hAnsi="Times New Roman"/>
          <w:b/>
          <w:sz w:val="24"/>
          <w:szCs w:val="24"/>
        </w:rPr>
        <w:t xml:space="preserve"> Lamada.</w:t>
      </w:r>
    </w:p>
    <w:p w:rsidR="00090834" w:rsidRPr="0045439E" w:rsidRDefault="00090834" w:rsidP="00090834">
      <w:pPr>
        <w:pStyle w:val="abstrak"/>
        <w:ind w:firstLine="0"/>
        <w:rPr>
          <w:lang w:val="id-ID"/>
        </w:rPr>
      </w:pPr>
    </w:p>
    <w:p w:rsidR="00090834" w:rsidRDefault="00090834" w:rsidP="00F925DB">
      <w:pPr>
        <w:pStyle w:val="abstrak"/>
        <w:spacing w:line="276" w:lineRule="auto"/>
      </w:pPr>
      <w:r w:rsidRPr="0045439E">
        <w:rPr>
          <w:lang w:val="id-ID"/>
        </w:rPr>
        <w:t xml:space="preserve">Penelitian ini bertujuan untuk menghasilkan </w:t>
      </w:r>
      <w:r w:rsidR="00A6028D" w:rsidRPr="0045439E">
        <w:rPr>
          <w:lang w:val="id-ID"/>
        </w:rPr>
        <w:t xml:space="preserve">sistem informasi laporan hasil belajar pada SMK </w:t>
      </w:r>
      <w:r w:rsidR="008D1D8E">
        <w:rPr>
          <w:lang w:val="id-ID"/>
        </w:rPr>
        <w:t>Negeri 2 P</w:t>
      </w:r>
      <w:r w:rsidR="00A6028D" w:rsidRPr="0045439E">
        <w:rPr>
          <w:lang w:val="id-ID"/>
        </w:rPr>
        <w:t>olewali</w:t>
      </w:r>
      <w:r w:rsidR="007F06C0">
        <w:rPr>
          <w:lang w:val="id-ID"/>
        </w:rPr>
        <w:t>. Penelitian ini merupakan</w:t>
      </w:r>
      <w:r w:rsidRPr="0045439E">
        <w:rPr>
          <w:lang w:val="id-ID"/>
        </w:rPr>
        <w:t xml:space="preserve"> penelitian</w:t>
      </w:r>
      <w:r w:rsidR="00285EEF" w:rsidRPr="0045439E">
        <w:rPr>
          <w:lang w:val="id-ID"/>
        </w:rPr>
        <w:t xml:space="preserve"> </w:t>
      </w:r>
      <w:r w:rsidR="008D1D8E">
        <w:rPr>
          <w:i/>
          <w:lang w:val="id-ID"/>
        </w:rPr>
        <w:t>Research and Development</w:t>
      </w:r>
      <w:r w:rsidR="008D1D8E">
        <w:rPr>
          <w:i/>
        </w:rPr>
        <w:t xml:space="preserve"> (</w:t>
      </w:r>
      <w:r w:rsidR="008D1D8E" w:rsidRPr="0045439E">
        <w:rPr>
          <w:lang w:val="id-ID"/>
        </w:rPr>
        <w:t>R&amp;</w:t>
      </w:r>
      <w:r w:rsidR="008D1D8E">
        <w:rPr>
          <w:lang w:val="id-ID"/>
        </w:rPr>
        <w:t>D</w:t>
      </w:r>
      <w:r w:rsidR="008D1D8E">
        <w:t>) yang</w:t>
      </w:r>
      <w:r w:rsidRPr="0045439E">
        <w:rPr>
          <w:lang w:val="id-ID"/>
        </w:rPr>
        <w:t xml:space="preserve"> menggunakan </w:t>
      </w:r>
      <w:r w:rsidRPr="0045439E">
        <w:rPr>
          <w:color w:val="000000"/>
          <w:lang w:val="id-ID"/>
        </w:rPr>
        <w:t>model pengembangan</w:t>
      </w:r>
      <w:r w:rsidRPr="0045439E">
        <w:rPr>
          <w:iCs/>
          <w:color w:val="000000"/>
          <w:spacing w:val="1"/>
          <w:lang w:val="id-ID"/>
        </w:rPr>
        <w:t xml:space="preserve"> </w:t>
      </w:r>
      <w:r w:rsidR="008D1D8E">
        <w:rPr>
          <w:i/>
          <w:iCs/>
          <w:color w:val="000000"/>
          <w:spacing w:val="1"/>
          <w:lang w:val="id-ID"/>
        </w:rPr>
        <w:t>p</w:t>
      </w:r>
      <w:r w:rsidRPr="0045439E">
        <w:rPr>
          <w:i/>
          <w:iCs/>
          <w:color w:val="000000"/>
          <w:spacing w:val="1"/>
          <w:lang w:val="id-ID"/>
        </w:rPr>
        <w:t>rototype</w:t>
      </w:r>
      <w:r w:rsidRPr="0045439E">
        <w:rPr>
          <w:iCs/>
          <w:color w:val="000000"/>
          <w:spacing w:val="1"/>
          <w:lang w:val="id-ID"/>
        </w:rPr>
        <w:t>.</w:t>
      </w:r>
      <w:r w:rsidR="00B21B76" w:rsidRPr="0045439E">
        <w:rPr>
          <w:iCs/>
          <w:color w:val="000000"/>
          <w:spacing w:val="1"/>
          <w:lang w:val="id-ID"/>
        </w:rPr>
        <w:t xml:space="preserve"> </w:t>
      </w:r>
      <w:r w:rsidR="008D1D8E">
        <w:rPr>
          <w:iCs/>
          <w:color w:val="000000"/>
          <w:spacing w:val="1"/>
        </w:rPr>
        <w:t xml:space="preserve">Adapun tahapan pengembangan adalah pengumpulan kebutuhan, membangun </w:t>
      </w:r>
      <w:r w:rsidR="008D1D8E" w:rsidRPr="008D1D8E">
        <w:rPr>
          <w:i/>
          <w:iCs/>
          <w:color w:val="000000"/>
          <w:spacing w:val="1"/>
        </w:rPr>
        <w:t>prototype</w:t>
      </w:r>
      <w:r w:rsidR="008D1D8E">
        <w:rPr>
          <w:iCs/>
          <w:color w:val="000000"/>
          <w:spacing w:val="1"/>
        </w:rPr>
        <w:t xml:space="preserve">, evaluasi </w:t>
      </w:r>
      <w:r w:rsidR="008D1D8E" w:rsidRPr="008D1D8E">
        <w:rPr>
          <w:i/>
          <w:iCs/>
          <w:color w:val="000000"/>
          <w:spacing w:val="1"/>
        </w:rPr>
        <w:t>prototype</w:t>
      </w:r>
      <w:r w:rsidR="008D1D8E">
        <w:rPr>
          <w:iCs/>
          <w:color w:val="000000"/>
          <w:spacing w:val="1"/>
        </w:rPr>
        <w:t xml:space="preserve">, mengkodekan </w:t>
      </w:r>
      <w:r w:rsidR="007F06C0">
        <w:rPr>
          <w:iCs/>
          <w:color w:val="000000"/>
          <w:spacing w:val="1"/>
        </w:rPr>
        <w:t>si</w:t>
      </w:r>
      <w:r w:rsidR="008D1D8E">
        <w:rPr>
          <w:iCs/>
          <w:color w:val="000000"/>
          <w:spacing w:val="1"/>
        </w:rPr>
        <w:t xml:space="preserve">stem, menguji sistem, evaluasi </w:t>
      </w:r>
      <w:r w:rsidR="007F06C0">
        <w:rPr>
          <w:iCs/>
          <w:color w:val="000000"/>
          <w:spacing w:val="1"/>
        </w:rPr>
        <w:t>si</w:t>
      </w:r>
      <w:r w:rsidR="008D1D8E">
        <w:rPr>
          <w:iCs/>
          <w:color w:val="000000"/>
          <w:spacing w:val="1"/>
        </w:rPr>
        <w:t xml:space="preserve">stem, menggunakan </w:t>
      </w:r>
      <w:r w:rsidR="007F06C0">
        <w:rPr>
          <w:iCs/>
          <w:color w:val="000000"/>
          <w:spacing w:val="1"/>
        </w:rPr>
        <w:t>si</w:t>
      </w:r>
      <w:r w:rsidR="008D1D8E">
        <w:rPr>
          <w:iCs/>
          <w:color w:val="000000"/>
          <w:spacing w:val="1"/>
        </w:rPr>
        <w:t xml:space="preserve">stem. </w:t>
      </w:r>
      <w:r w:rsidR="00B21B76" w:rsidRPr="0045439E">
        <w:rPr>
          <w:iCs/>
          <w:color w:val="000000"/>
          <w:spacing w:val="1"/>
          <w:lang w:val="id-ID"/>
        </w:rPr>
        <w:t>Metode</w:t>
      </w:r>
      <w:r w:rsidR="008D1D8E">
        <w:rPr>
          <w:iCs/>
          <w:color w:val="000000"/>
          <w:spacing w:val="1"/>
        </w:rPr>
        <w:t xml:space="preserve"> pengumpulan data</w:t>
      </w:r>
      <w:r w:rsidR="00B21B76" w:rsidRPr="0045439E">
        <w:rPr>
          <w:iCs/>
          <w:color w:val="000000"/>
          <w:spacing w:val="1"/>
          <w:lang w:val="id-ID"/>
        </w:rPr>
        <w:t xml:space="preserve"> yang digunakan</w:t>
      </w:r>
      <w:r w:rsidR="007F06C0">
        <w:rPr>
          <w:iCs/>
          <w:color w:val="000000"/>
          <w:spacing w:val="1"/>
          <w:lang w:val="id-ID"/>
        </w:rPr>
        <w:t xml:space="preserve"> yaitu angket, wawancara dan dok</w:t>
      </w:r>
      <w:r w:rsidR="00B21B76" w:rsidRPr="0045439E">
        <w:rPr>
          <w:iCs/>
          <w:color w:val="000000"/>
          <w:spacing w:val="1"/>
          <w:lang w:val="id-ID"/>
        </w:rPr>
        <w:t xml:space="preserve">umentasi. </w:t>
      </w:r>
      <w:r w:rsidR="00B21B76" w:rsidRPr="0045439E">
        <w:rPr>
          <w:lang w:val="id-ID"/>
        </w:rPr>
        <w:t>Teknik analisis data yang digunak</w:t>
      </w:r>
      <w:r w:rsidR="00F925DB" w:rsidRPr="0045439E">
        <w:rPr>
          <w:lang w:val="id-ID"/>
        </w:rPr>
        <w:t xml:space="preserve">an adalah analisis deskriptif. </w:t>
      </w:r>
      <w:r w:rsidR="00B21B76" w:rsidRPr="0045439E">
        <w:rPr>
          <w:lang w:val="id-ID"/>
        </w:rPr>
        <w:t xml:space="preserve">pengujian kualitas perangkat lunak berdasarkan pengujian standar ISO 9126 menggunakan 4 karakteristik, yakni karakteristik </w:t>
      </w:r>
      <w:r w:rsidR="007F06C0">
        <w:t xml:space="preserve"> </w:t>
      </w:r>
      <w:r w:rsidR="00B21B76" w:rsidRPr="0045439E">
        <w:rPr>
          <w:i/>
          <w:iCs/>
          <w:lang w:val="id-ID"/>
        </w:rPr>
        <w:t xml:space="preserve">functionality, reliability, portability </w:t>
      </w:r>
      <w:r w:rsidR="00B21B76" w:rsidRPr="0045439E">
        <w:rPr>
          <w:lang w:val="id-ID"/>
        </w:rPr>
        <w:t xml:space="preserve">dan </w:t>
      </w:r>
      <w:r w:rsidR="00B21B76" w:rsidRPr="0045439E">
        <w:rPr>
          <w:i/>
          <w:iCs/>
          <w:lang w:val="id-ID"/>
        </w:rPr>
        <w:t>usability.</w:t>
      </w:r>
      <w:r w:rsidRPr="0045439E">
        <w:rPr>
          <w:lang w:val="id-ID"/>
        </w:rPr>
        <w:t xml:space="preserve"> </w:t>
      </w:r>
      <w:r w:rsidR="007F06C0">
        <w:t xml:space="preserve">Berdasarkan penelitian yang telah dilakukan maka diperoleh sebuah kesimpulan yakni pada aspek </w:t>
      </w:r>
      <w:r w:rsidR="007F06C0" w:rsidRPr="0045439E">
        <w:rPr>
          <w:i/>
          <w:iCs/>
          <w:lang w:val="id-ID"/>
        </w:rPr>
        <w:t>functionality</w:t>
      </w:r>
      <w:r w:rsidR="007F06C0">
        <w:rPr>
          <w:i/>
          <w:iCs/>
        </w:rPr>
        <w:t xml:space="preserve"> </w:t>
      </w:r>
      <w:r w:rsidR="007F06C0" w:rsidRPr="007F06C0">
        <w:rPr>
          <w:iCs/>
        </w:rPr>
        <w:t>memperoleh</w:t>
      </w:r>
      <w:r w:rsidR="007F06C0">
        <w:rPr>
          <w:iCs/>
        </w:rPr>
        <w:t xml:space="preserve"> persentase </w:t>
      </w:r>
      <w:r w:rsidR="007F06C0" w:rsidRPr="007F06C0">
        <w:rPr>
          <w:iCs/>
        </w:rPr>
        <w:t>kelayakan</w:t>
      </w:r>
      <w:r w:rsidR="007F06C0">
        <w:rPr>
          <w:iCs/>
        </w:rPr>
        <w:t xml:space="preserve"> yaitu 100%, aspek </w:t>
      </w:r>
      <w:r w:rsidR="007F06C0" w:rsidRPr="0045439E">
        <w:rPr>
          <w:i/>
          <w:iCs/>
          <w:lang w:val="id-ID"/>
        </w:rPr>
        <w:t>reliability</w:t>
      </w:r>
      <w:r w:rsidR="007F06C0">
        <w:rPr>
          <w:i/>
          <w:iCs/>
        </w:rPr>
        <w:t xml:space="preserve"> </w:t>
      </w:r>
      <w:r w:rsidR="007F06C0">
        <w:rPr>
          <w:iCs/>
        </w:rPr>
        <w:t xml:space="preserve">dengan menggunakan pengujian clik teks, time tesk dan ramp test memperoleh persentase 100%, pada aspek  </w:t>
      </w:r>
      <w:r w:rsidR="007F06C0" w:rsidRPr="0045439E">
        <w:rPr>
          <w:i/>
          <w:iCs/>
          <w:lang w:val="id-ID"/>
        </w:rPr>
        <w:t>portability</w:t>
      </w:r>
      <w:r w:rsidR="007F06C0">
        <w:rPr>
          <w:iCs/>
        </w:rPr>
        <w:t xml:space="preserve"> dengan menggukan berbagai browser memperoleh hasil tidak adanya ditemukan eror, dan pada aspek </w:t>
      </w:r>
      <w:r w:rsidR="007F06C0" w:rsidRPr="0045439E">
        <w:rPr>
          <w:i/>
          <w:iCs/>
          <w:lang w:val="id-ID"/>
        </w:rPr>
        <w:t>usability</w:t>
      </w:r>
      <w:r w:rsidR="007F06C0">
        <w:t xml:space="preserve"> </w:t>
      </w:r>
      <w:r w:rsidRPr="0045439E">
        <w:rPr>
          <w:lang w:val="id-ID"/>
        </w:rPr>
        <w:t>Sistem ini di</w:t>
      </w:r>
      <w:r w:rsidR="0099351A">
        <w:t xml:space="preserve"> </w:t>
      </w:r>
      <w:r w:rsidRPr="0045439E">
        <w:rPr>
          <w:lang w:val="id-ID"/>
        </w:rPr>
        <w:t>uji</w:t>
      </w:r>
      <w:r w:rsidR="0099351A">
        <w:t xml:space="preserve"> </w:t>
      </w:r>
      <w:r w:rsidRPr="0045439E">
        <w:rPr>
          <w:lang w:val="id-ID"/>
        </w:rPr>
        <w:t xml:space="preserve">cobakan kepada responden untuk memperoleh tanggapan terhadap sistem. Dari hasil angket penelitian diperoleh </w:t>
      </w:r>
      <w:r w:rsidR="000C7623" w:rsidRPr="0045439E">
        <w:rPr>
          <w:lang w:val="id-ID"/>
        </w:rPr>
        <w:t xml:space="preserve"> 53.13</w:t>
      </w:r>
      <w:r w:rsidRPr="0045439E">
        <w:rPr>
          <w:lang w:val="id-ID"/>
        </w:rPr>
        <w:t xml:space="preserve">%  yang memberikan jawaban sangat setuju dan </w:t>
      </w:r>
      <w:r w:rsidR="000C7623" w:rsidRPr="0045439E">
        <w:rPr>
          <w:lang w:val="id-ID"/>
        </w:rPr>
        <w:t>46.88</w:t>
      </w:r>
      <w:r w:rsidRPr="0045439E">
        <w:rPr>
          <w:lang w:val="id-ID"/>
        </w:rPr>
        <w:t>% yang memberikan jawaban setuju untuk uji</w:t>
      </w:r>
      <w:r w:rsidR="0099351A">
        <w:t xml:space="preserve"> </w:t>
      </w:r>
      <w:r w:rsidRPr="0045439E">
        <w:rPr>
          <w:lang w:val="id-ID"/>
        </w:rPr>
        <w:t xml:space="preserve">coba </w:t>
      </w:r>
      <w:r w:rsidR="000F01FB" w:rsidRPr="0045439E">
        <w:rPr>
          <w:lang w:val="id-ID"/>
        </w:rPr>
        <w:t>sistem</w:t>
      </w:r>
      <w:r w:rsidR="000C7623" w:rsidRPr="0045439E">
        <w:rPr>
          <w:lang w:val="id-ID"/>
        </w:rPr>
        <w:t xml:space="preserve"> informasi</w:t>
      </w:r>
      <w:r w:rsidRPr="0045439E">
        <w:rPr>
          <w:lang w:val="id-ID"/>
        </w:rPr>
        <w:t xml:space="preserve"> tersebut. </w:t>
      </w:r>
    </w:p>
    <w:p w:rsidR="001C1F29" w:rsidRPr="001C1F29" w:rsidRDefault="001C1F29" w:rsidP="00F925DB">
      <w:pPr>
        <w:pStyle w:val="abstrak"/>
        <w:spacing w:line="276" w:lineRule="auto"/>
      </w:pPr>
    </w:p>
    <w:p w:rsidR="00090834" w:rsidRPr="0045439E" w:rsidRDefault="00090834" w:rsidP="00090834">
      <w:pPr>
        <w:pStyle w:val="abstrak"/>
        <w:ind w:firstLine="284"/>
        <w:rPr>
          <w:lang w:val="id-ID"/>
        </w:rPr>
      </w:pPr>
    </w:p>
    <w:p w:rsidR="00643004" w:rsidRDefault="00090834" w:rsidP="001A414B">
      <w:pPr>
        <w:spacing w:line="240" w:lineRule="auto"/>
        <w:ind w:left="1276" w:hanging="1276"/>
        <w:jc w:val="both"/>
        <w:rPr>
          <w:rFonts w:ascii="Times New Roman" w:hAnsi="Times New Roman" w:cs="Times New Roman"/>
          <w:b/>
          <w:iCs/>
          <w:sz w:val="24"/>
          <w:szCs w:val="24"/>
        </w:rPr>
      </w:pPr>
      <w:r w:rsidRPr="0045439E">
        <w:rPr>
          <w:rFonts w:ascii="Times New Roman" w:hAnsi="Times New Roman" w:cs="Times New Roman"/>
          <w:b/>
          <w:sz w:val="24"/>
          <w:szCs w:val="24"/>
        </w:rPr>
        <w:t xml:space="preserve">Kata Kunci: </w:t>
      </w:r>
      <w:r w:rsidR="000F01FB" w:rsidRPr="00D859D3">
        <w:rPr>
          <w:rFonts w:ascii="Times New Roman" w:hAnsi="Times New Roman" w:cs="Times New Roman"/>
          <w:i/>
          <w:iCs/>
          <w:sz w:val="24"/>
          <w:szCs w:val="24"/>
        </w:rPr>
        <w:t>Si</w:t>
      </w:r>
      <w:r w:rsidR="000C7623" w:rsidRPr="00D859D3">
        <w:rPr>
          <w:rFonts w:ascii="Times New Roman" w:hAnsi="Times New Roman" w:cs="Times New Roman"/>
          <w:i/>
          <w:iCs/>
          <w:sz w:val="24"/>
          <w:szCs w:val="24"/>
        </w:rPr>
        <w:t>stem Informasi</w:t>
      </w:r>
      <w:r w:rsidR="000F01FB" w:rsidRPr="00D859D3">
        <w:rPr>
          <w:rFonts w:ascii="Times New Roman" w:hAnsi="Times New Roman" w:cs="Times New Roman"/>
          <w:i/>
          <w:iCs/>
          <w:sz w:val="24"/>
          <w:szCs w:val="24"/>
        </w:rPr>
        <w:t>, ISO 9126</w:t>
      </w:r>
      <w:r w:rsidRPr="00D859D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0F01FB" w:rsidRPr="00D859D3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3B0578" w:rsidRPr="00D859D3">
        <w:rPr>
          <w:rFonts w:ascii="Times New Roman" w:hAnsi="Times New Roman" w:cs="Times New Roman"/>
          <w:i/>
          <w:iCs/>
          <w:sz w:val="24"/>
          <w:szCs w:val="24"/>
        </w:rPr>
        <w:t>aport</w:t>
      </w:r>
      <w:r w:rsidR="007B7B20" w:rsidRPr="00D859D3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:rsidR="001A414B" w:rsidRDefault="001A414B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F1BED" w:rsidRDefault="00FF1BED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1A414B" w:rsidRDefault="001A414B" w:rsidP="001A414B">
      <w:pPr>
        <w:spacing w:line="240" w:lineRule="auto"/>
        <w:ind w:left="1276" w:hanging="1276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DAFTAR PUSTAKA</w:t>
      </w:r>
    </w:p>
    <w:p w:rsid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ISSN":"2549-7499","author":[{"dropping-particle":"","family":"Nasrullah","given":"Muhammad","non-dropping-particle":"","parse-names":false,"suffix":""}],"container-title":"Jurnal Ilmiah Ilmu Administrasi Publik","id":"ITEM-1","issue":"2","issued":{"date-parts":[["2016"]]},"page":"53-63","title":"Implementasi Sistem Informasi Manajemen Berbasis Teknologi Informasi Di Universitas Negeri Makassar","type":"article-journal","volume":"5"},"uris":["http://www.mendeley.com/documents/?uuid=1cbe1bb9-5e98-4e02-b81b-7a7b07e966b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1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3fa3b0a-5ef1-42a9-b593-dca236db7f79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2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2","issued":{"date-parts":[["2013"]]},"page":"161-175","publisher":"Jurusan Pendidikan Teknik Elektronika Fakultas Teknik Universitas Negeri …","title":"SISTEM INFORMASI AKADEMIK JURUSAN PENDIDIKAN TEKNIK ELEKTRONIKA BERBASIS SMS (Short Message Service) GATEWAY","type":"article-journal","volume":"7"},"uris":["http://www.mendeley.com/documents/?uuid=17a7ddcd-446f-4452-8933-60f3b8e8dc3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3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ISBN":"1742-6596","author":[{"dropping-particle":"","family":"Noni","given":"Nurdin","non-dropping-particle":"","parse-names":false,"suffix":""},{"dropping-particle":"","family":"Ihsan","given":"Nasrul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050","publisher":"IOP Publishing","title":"The Development of Research Management Information System Based on Web at Universitas Negeri Makassar","type":"paper-conference","volume":"1028"},"uris":["http://www.mendeley.com/documents/?uuid=57597715-5a9e-4ed4-a6be-ee90b9a37f53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4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ISBN":"1742-6596","author":[{"dropping-particle":"","family":"Ahmar","given":"Ansari Saleh","non-dropping-particle":"","parse-names":false,"suffix":""},{"dropping-particle":"","family":"Jefri","given":"Riny","non-dropping-particle":"","parse-names":false,"suffix":""}],"container-title":"Journal of Physics: Conference Series","id":"ITEM-1","issue":"1","issued":{"date-parts":[["2018"]]},"page":"12047","publisher":"IOP Publishing","title":"The development of information system of IT-Based scientific works to improve the quality of the students’ final project publication","type":"paper-conference","volume":"1028"},"uris":["http://www.mendeley.com/documents/?uuid=255d14ed-febc-439f-85a7-d2178df74238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5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6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author":[{"dropping-particle":"","family":"Solihin","given":"Solihin","non-dropping-particle":"","parse-names":false,"suffix":""}],"id":"ITEM-1","issued":{"date-parts":[["2016"]]},"publisher":"Universitas Negeri Makassar","title":"PENGARUH PENERAPAN MULTIMEDIA INTERAKTIF DALAM PEMBELAJARAN FISIKA TERHADAP HASIL BELAJAR SISWA SMK NEGERI 6 BULUKUMBA","type":"article"},"uris":["http://www.mendeley.com/documents/?uuid=3a40f36a-c438-4e1f-b71d-e8cc0b282abc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7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8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9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10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11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ISSN":"2548-6373","author":[{"dropping-particle":"","family":"Yani","given":"Ahmad","non-dropping-particle":"","parse-names":false,"suffix":""}],"container-title":"Jurnal Sains dan Pendidikan Fisika","id":"ITEM-1","issue":"3","issued":{"date-parts":[["2017"]]},"page":"224-230","title":"PENGARUH MEDIA MODEL HYBRID BERBASIS WEB WHANCED COURSE TERHADAP HASIL BELAJAR FISIKA","type":"article-journal","volume":"13"},"uris":["http://www.mendeley.com/documents/?uuid=e38316e8-9c03-46b4-b1b1-7140977888d6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12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13]","plainTextFormattedCitation":"[1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[13]</w: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separate"/>
      </w:r>
      <w:r w:rsidRPr="001A414B">
        <w:rPr>
          <w:rFonts w:ascii="Times New Roman" w:hAnsi="Times New Roman" w:cs="Times New Roman"/>
          <w:noProof/>
          <w:sz w:val="24"/>
          <w:szCs w:val="24"/>
        </w:rPr>
        <w:t>[1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M. Nasrullah, “Implementasi Sistem Informasi Manajemen Berbasis Teknologi Informasi Di Universitas Negeri Makassar,”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J. Ilm. Ilmu Adm. Publik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vol. 5, no. 2, pp. 53–63, 2016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2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S. G. Zain, “PENGEMBANGAN SISTEM INFORMASI BERBASIS PENELITIAN PNBP PADA LEMBAGA PENELITIAN UNIVERSITAS NEGERI MAKASSAR,”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3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H. Jaya, “SISTEM INFORMASI AKADEMIK JURUSAN PENDIDIKAN TEKNIK ELEKTRONIKA BERBASIS SMS (Short Message Service) GATEWAY,”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JETC" J. Elektron. Telekomun. Comput.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vol. 7, no. 2, pp. 161–175, 2013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4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N. Noni, N. Ihsan, and A. S. Ahmar, “The Development of Research Management Information System Based on Web at Universitas Negeri Makassar,” in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2018, vol. 1028, no. 1, p. 12050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5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A. S. Ahmar and R. Jefri, “The development of information system of IT-Based scientific works to improve the quality of the students’ final project publication,” in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2018, vol. 1028, no. 1, p. 12047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6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7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>S. Solihin, “PENGARUH PENERAPAN MULTIMEDIA INTERAKTIF DALAM PEMBELAJARAN FISIKA TERHADAP HASIL BELAJAR SISWA SMK NEGERI 6 BULUKUMBA.” Universitas Negeri Makassar, 2016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8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M. Tawil, “Upaya peningkatan Hasil Belajar Peserta didik Melalui Asesmen Kinerja DI SMA Negeri 1 Sungguminasa Kab. Gowa,” in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ranan asesmen dan ujian dalam peningkatan mutu pendidikan nasional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2015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9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>N. U. R. H. N. KAHARUDDIN, “Pengaruh Penggunaan Multimedia Pembelajaran terhadap Hasil Belajar IPS di SD Inpres Tamalanrea 3 Kota Makassar.” UNIVESITAS NEGERI MAKASSAR, 2015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10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11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t>[12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 xml:space="preserve">A. Yani, “PENGARUH MEDIA MODEL HYBRID BERBASIS WEB WHANCED COURSE TERHADAP HASIL BELAJAR FISIKA,” </w:t>
      </w:r>
      <w:r w:rsidRPr="001A414B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1A414B">
        <w:rPr>
          <w:rFonts w:ascii="Times New Roman" w:hAnsi="Times New Roman" w:cs="Times New Roman"/>
          <w:noProof/>
          <w:sz w:val="24"/>
          <w:szCs w:val="24"/>
        </w:rPr>
        <w:t>, vol. 13, no. 3, pp. 224–230, 2017.</w:t>
      </w:r>
    </w:p>
    <w:p w:rsidR="001A414B" w:rsidRPr="001A414B" w:rsidRDefault="001A414B" w:rsidP="001A414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1A414B">
        <w:rPr>
          <w:rFonts w:ascii="Times New Roman" w:hAnsi="Times New Roman" w:cs="Times New Roman"/>
          <w:noProof/>
          <w:sz w:val="24"/>
          <w:szCs w:val="24"/>
        </w:rPr>
        <w:lastRenderedPageBreak/>
        <w:t>[13]</w:t>
      </w:r>
      <w:r w:rsidRPr="001A414B">
        <w:rPr>
          <w:rFonts w:ascii="Times New Roman" w:hAnsi="Times New Roman" w:cs="Times New Roman"/>
          <w:noProof/>
          <w:sz w:val="24"/>
          <w:szCs w:val="24"/>
        </w:rPr>
        <w:tab/>
        <w:t>A. Rahman and A. S. Ahmar, “Pengembangan Perangkat Perkuliahan Berbasis IT (Suatu Upaya Untuk Meningkatkan Kualitas Hasil Belajar Mahasiswa),” 2016.</w:t>
      </w:r>
    </w:p>
    <w:p w:rsidR="001A414B" w:rsidRPr="001A414B" w:rsidRDefault="001A414B" w:rsidP="001A414B">
      <w:pPr>
        <w:spacing w:line="240" w:lineRule="auto"/>
        <w:ind w:left="1276" w:hanging="1276"/>
        <w:jc w:val="both"/>
        <w:rPr>
          <w:rFonts w:ascii="Times New Roman" w:hAnsi="Times New Roman" w:cs="Times New Roman"/>
          <w:b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Cs/>
          <w:sz w:val="24"/>
          <w:szCs w:val="24"/>
          <w:lang w:val="en-US"/>
        </w:rPr>
        <w:fldChar w:fldCharType="end"/>
      </w:r>
    </w:p>
    <w:sectPr w:rsidR="001A414B" w:rsidRPr="001A414B" w:rsidSect="004A1A14">
      <w:footerReference w:type="default" r:id="rId9"/>
      <w:pgSz w:w="11909" w:h="16834" w:code="9"/>
      <w:pgMar w:top="2268" w:right="1701" w:bottom="1701" w:left="2268" w:header="720" w:footer="720" w:gutter="0"/>
      <w:pgNumType w:fmt="lowerRoman"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54E56" w:rsidRDefault="00754E56" w:rsidP="00643004">
      <w:pPr>
        <w:spacing w:line="240" w:lineRule="auto"/>
      </w:pPr>
      <w:r>
        <w:separator/>
      </w:r>
    </w:p>
  </w:endnote>
  <w:endnote w:type="continuationSeparator" w:id="0">
    <w:p w:rsidR="00754E56" w:rsidRDefault="00754E56" w:rsidP="0064300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Theme="majorBidi" w:hAnsiTheme="majorBidi" w:cstheme="majorBidi"/>
        <w:sz w:val="24"/>
        <w:szCs w:val="24"/>
      </w:rPr>
      <w:id w:val="-69885813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00EA1" w:rsidRPr="004A1A14" w:rsidRDefault="005F20DD">
        <w:pPr>
          <w:pStyle w:val="Footer"/>
          <w:jc w:val="center"/>
          <w:rPr>
            <w:rFonts w:asciiTheme="majorBidi" w:hAnsiTheme="majorBidi" w:cstheme="majorBidi"/>
            <w:sz w:val="24"/>
            <w:szCs w:val="24"/>
          </w:rPr>
        </w:pPr>
        <w:r w:rsidRPr="004A1A14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700EA1" w:rsidRPr="004A1A14">
          <w:rPr>
            <w:rFonts w:asciiTheme="majorBidi" w:hAnsiTheme="majorBidi" w:cstheme="majorBidi"/>
            <w:sz w:val="24"/>
            <w:szCs w:val="24"/>
          </w:rPr>
          <w:instrText xml:space="preserve"> PAGE   \* MERGEFORMAT </w:instrText>
        </w:r>
        <w:r w:rsidRPr="004A1A1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FF1BED">
          <w:rPr>
            <w:rFonts w:asciiTheme="majorBidi" w:hAnsiTheme="majorBidi" w:cstheme="majorBidi"/>
            <w:noProof/>
            <w:sz w:val="24"/>
            <w:szCs w:val="24"/>
          </w:rPr>
          <w:t>ii</w:t>
        </w:r>
        <w:r w:rsidRPr="004A1A14">
          <w:rPr>
            <w:rFonts w:asciiTheme="majorBidi" w:hAnsiTheme="majorBidi" w:cstheme="majorBidi"/>
            <w:noProof/>
            <w:sz w:val="24"/>
            <w:szCs w:val="24"/>
          </w:rPr>
          <w:fldChar w:fldCharType="end"/>
        </w:r>
      </w:p>
    </w:sdtContent>
  </w:sdt>
  <w:p w:rsidR="00700EA1" w:rsidRDefault="00700E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54E56" w:rsidRDefault="00754E56" w:rsidP="00643004">
      <w:pPr>
        <w:spacing w:line="240" w:lineRule="auto"/>
      </w:pPr>
      <w:r>
        <w:separator/>
      </w:r>
    </w:p>
  </w:footnote>
  <w:footnote w:type="continuationSeparator" w:id="0">
    <w:p w:rsidR="00754E56" w:rsidRDefault="00754E56" w:rsidP="0064300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157CB4"/>
    <w:multiLevelType w:val="hybridMultilevel"/>
    <w:tmpl w:val="51209DEC"/>
    <w:lvl w:ilvl="0" w:tplc="7BF00B6A">
      <w:start w:val="1"/>
      <w:numFmt w:val="upperLetter"/>
      <w:lvlText w:val="%1&gt;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DD5FCF"/>
    <w:multiLevelType w:val="hybridMultilevel"/>
    <w:tmpl w:val="4D18E0EE"/>
    <w:lvl w:ilvl="0" w:tplc="A370725C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D1168B"/>
    <w:multiLevelType w:val="hybridMultilevel"/>
    <w:tmpl w:val="B3A2BA4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04A7F7A"/>
    <w:multiLevelType w:val="hybridMultilevel"/>
    <w:tmpl w:val="8FCE76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1271CC"/>
    <w:multiLevelType w:val="hybridMultilevel"/>
    <w:tmpl w:val="3FAC215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EAD6F3A"/>
    <w:multiLevelType w:val="hybridMultilevel"/>
    <w:tmpl w:val="FAC4C1F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8BD7CC5"/>
    <w:multiLevelType w:val="hybridMultilevel"/>
    <w:tmpl w:val="29C4AB38"/>
    <w:lvl w:ilvl="0" w:tplc="2084C0B4">
      <w:start w:val="1"/>
      <w:numFmt w:val="upperLetter"/>
      <w:lvlText w:val="%1."/>
      <w:lvlJc w:val="left"/>
      <w:pPr>
        <w:ind w:left="12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405714AF"/>
    <w:multiLevelType w:val="hybridMultilevel"/>
    <w:tmpl w:val="25B6166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5C64ACD"/>
    <w:multiLevelType w:val="hybridMultilevel"/>
    <w:tmpl w:val="BB4262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914000D"/>
    <w:multiLevelType w:val="hybridMultilevel"/>
    <w:tmpl w:val="25B6166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CB35965"/>
    <w:multiLevelType w:val="hybridMultilevel"/>
    <w:tmpl w:val="F4005714"/>
    <w:lvl w:ilvl="0" w:tplc="114872BE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F77724C"/>
    <w:multiLevelType w:val="hybridMultilevel"/>
    <w:tmpl w:val="A4FAA56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90A5222"/>
    <w:multiLevelType w:val="hybridMultilevel"/>
    <w:tmpl w:val="25B6166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10318C"/>
    <w:multiLevelType w:val="hybridMultilevel"/>
    <w:tmpl w:val="55D670F2"/>
    <w:lvl w:ilvl="0" w:tplc="69569C84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  <w:b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7DBA0A4D"/>
    <w:multiLevelType w:val="hybridMultilevel"/>
    <w:tmpl w:val="CA8024A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7FDE3D5F"/>
    <w:multiLevelType w:val="hybridMultilevel"/>
    <w:tmpl w:val="5BF0728E"/>
    <w:lvl w:ilvl="0" w:tplc="047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700019" w:tentative="1">
      <w:start w:val="1"/>
      <w:numFmt w:val="lowerLetter"/>
      <w:lvlText w:val="%2."/>
      <w:lvlJc w:val="left"/>
      <w:pPr>
        <w:ind w:left="1440" w:hanging="360"/>
      </w:pPr>
    </w:lvl>
    <w:lvl w:ilvl="2" w:tplc="0470001B" w:tentative="1">
      <w:start w:val="1"/>
      <w:numFmt w:val="lowerRoman"/>
      <w:lvlText w:val="%3."/>
      <w:lvlJc w:val="right"/>
      <w:pPr>
        <w:ind w:left="2160" w:hanging="180"/>
      </w:pPr>
    </w:lvl>
    <w:lvl w:ilvl="3" w:tplc="0470000F" w:tentative="1">
      <w:start w:val="1"/>
      <w:numFmt w:val="decimal"/>
      <w:lvlText w:val="%4."/>
      <w:lvlJc w:val="left"/>
      <w:pPr>
        <w:ind w:left="2880" w:hanging="360"/>
      </w:pPr>
    </w:lvl>
    <w:lvl w:ilvl="4" w:tplc="04700019" w:tentative="1">
      <w:start w:val="1"/>
      <w:numFmt w:val="lowerLetter"/>
      <w:lvlText w:val="%5."/>
      <w:lvlJc w:val="left"/>
      <w:pPr>
        <w:ind w:left="3600" w:hanging="360"/>
      </w:pPr>
    </w:lvl>
    <w:lvl w:ilvl="5" w:tplc="0470001B" w:tentative="1">
      <w:start w:val="1"/>
      <w:numFmt w:val="lowerRoman"/>
      <w:lvlText w:val="%6."/>
      <w:lvlJc w:val="right"/>
      <w:pPr>
        <w:ind w:left="4320" w:hanging="180"/>
      </w:pPr>
    </w:lvl>
    <w:lvl w:ilvl="6" w:tplc="0470000F" w:tentative="1">
      <w:start w:val="1"/>
      <w:numFmt w:val="decimal"/>
      <w:lvlText w:val="%7."/>
      <w:lvlJc w:val="left"/>
      <w:pPr>
        <w:ind w:left="5040" w:hanging="360"/>
      </w:pPr>
    </w:lvl>
    <w:lvl w:ilvl="7" w:tplc="04700019" w:tentative="1">
      <w:start w:val="1"/>
      <w:numFmt w:val="lowerLetter"/>
      <w:lvlText w:val="%8."/>
      <w:lvlJc w:val="left"/>
      <w:pPr>
        <w:ind w:left="5760" w:hanging="360"/>
      </w:pPr>
    </w:lvl>
    <w:lvl w:ilvl="8" w:tplc="047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4"/>
  </w:num>
  <w:num w:numId="5">
    <w:abstractNumId w:val="8"/>
  </w:num>
  <w:num w:numId="6">
    <w:abstractNumId w:val="10"/>
  </w:num>
  <w:num w:numId="7">
    <w:abstractNumId w:val="5"/>
  </w:num>
  <w:num w:numId="8">
    <w:abstractNumId w:val="1"/>
  </w:num>
  <w:num w:numId="9">
    <w:abstractNumId w:val="0"/>
  </w:num>
  <w:num w:numId="10">
    <w:abstractNumId w:val="7"/>
  </w:num>
  <w:num w:numId="11">
    <w:abstractNumId w:val="12"/>
  </w:num>
  <w:num w:numId="12">
    <w:abstractNumId w:val="9"/>
  </w:num>
  <w:num w:numId="13">
    <w:abstractNumId w:val="2"/>
  </w:num>
  <w:num w:numId="14">
    <w:abstractNumId w:val="11"/>
  </w:num>
  <w:num w:numId="15">
    <w:abstractNumId w:val="13"/>
  </w:num>
  <w:num w:numId="16">
    <w:abstractNumId w:val="3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1E66"/>
    <w:rsid w:val="000055C4"/>
    <w:rsid w:val="0000707E"/>
    <w:rsid w:val="000155F0"/>
    <w:rsid w:val="00015F43"/>
    <w:rsid w:val="00030B5C"/>
    <w:rsid w:val="00056CA3"/>
    <w:rsid w:val="000632C1"/>
    <w:rsid w:val="00090834"/>
    <w:rsid w:val="00095F71"/>
    <w:rsid w:val="000B1847"/>
    <w:rsid w:val="000C1171"/>
    <w:rsid w:val="000C38A5"/>
    <w:rsid w:val="000C7623"/>
    <w:rsid w:val="000D1C62"/>
    <w:rsid w:val="000F01FB"/>
    <w:rsid w:val="000F723F"/>
    <w:rsid w:val="00101A70"/>
    <w:rsid w:val="001045D6"/>
    <w:rsid w:val="00104A09"/>
    <w:rsid w:val="00125ED6"/>
    <w:rsid w:val="0013027D"/>
    <w:rsid w:val="00134D00"/>
    <w:rsid w:val="001367BC"/>
    <w:rsid w:val="00141E66"/>
    <w:rsid w:val="001545BD"/>
    <w:rsid w:val="00156EB0"/>
    <w:rsid w:val="00157298"/>
    <w:rsid w:val="0016126C"/>
    <w:rsid w:val="00162334"/>
    <w:rsid w:val="001929BB"/>
    <w:rsid w:val="00195BDE"/>
    <w:rsid w:val="001A414B"/>
    <w:rsid w:val="001A5C2E"/>
    <w:rsid w:val="001A60AB"/>
    <w:rsid w:val="001C1F29"/>
    <w:rsid w:val="001C21C8"/>
    <w:rsid w:val="001C412C"/>
    <w:rsid w:val="001D3A66"/>
    <w:rsid w:val="001D3D76"/>
    <w:rsid w:val="00214816"/>
    <w:rsid w:val="00232349"/>
    <w:rsid w:val="00242AA4"/>
    <w:rsid w:val="002474FB"/>
    <w:rsid w:val="002747C8"/>
    <w:rsid w:val="00281BDB"/>
    <w:rsid w:val="00285EEF"/>
    <w:rsid w:val="00286F09"/>
    <w:rsid w:val="002935E4"/>
    <w:rsid w:val="002975B0"/>
    <w:rsid w:val="002A4A5E"/>
    <w:rsid w:val="002B7944"/>
    <w:rsid w:val="002C3272"/>
    <w:rsid w:val="002E4B91"/>
    <w:rsid w:val="002F02A5"/>
    <w:rsid w:val="002F74E7"/>
    <w:rsid w:val="003003C7"/>
    <w:rsid w:val="00310339"/>
    <w:rsid w:val="0031040E"/>
    <w:rsid w:val="00313CBE"/>
    <w:rsid w:val="00325A5F"/>
    <w:rsid w:val="0034280F"/>
    <w:rsid w:val="0034512B"/>
    <w:rsid w:val="0035436F"/>
    <w:rsid w:val="00362705"/>
    <w:rsid w:val="003744B3"/>
    <w:rsid w:val="00375EA4"/>
    <w:rsid w:val="00385255"/>
    <w:rsid w:val="003918AC"/>
    <w:rsid w:val="003A07C8"/>
    <w:rsid w:val="003A6AA5"/>
    <w:rsid w:val="003B0578"/>
    <w:rsid w:val="003C5E29"/>
    <w:rsid w:val="003D232E"/>
    <w:rsid w:val="003D3BFF"/>
    <w:rsid w:val="003D7549"/>
    <w:rsid w:val="003E3946"/>
    <w:rsid w:val="003E71D9"/>
    <w:rsid w:val="003F0B36"/>
    <w:rsid w:val="003F2BAB"/>
    <w:rsid w:val="00410B31"/>
    <w:rsid w:val="00421A45"/>
    <w:rsid w:val="00431428"/>
    <w:rsid w:val="00442327"/>
    <w:rsid w:val="0045439E"/>
    <w:rsid w:val="00477491"/>
    <w:rsid w:val="0049288F"/>
    <w:rsid w:val="00496585"/>
    <w:rsid w:val="004A1A14"/>
    <w:rsid w:val="004A4BAC"/>
    <w:rsid w:val="004B3999"/>
    <w:rsid w:val="004B43C1"/>
    <w:rsid w:val="004B609E"/>
    <w:rsid w:val="004D2989"/>
    <w:rsid w:val="00506B36"/>
    <w:rsid w:val="00514FF6"/>
    <w:rsid w:val="005246A4"/>
    <w:rsid w:val="00537C07"/>
    <w:rsid w:val="00566C5F"/>
    <w:rsid w:val="00583C5D"/>
    <w:rsid w:val="00587E3C"/>
    <w:rsid w:val="005948B3"/>
    <w:rsid w:val="00597DFB"/>
    <w:rsid w:val="005C79AC"/>
    <w:rsid w:val="005C7EEA"/>
    <w:rsid w:val="005F20DD"/>
    <w:rsid w:val="005F444F"/>
    <w:rsid w:val="00605355"/>
    <w:rsid w:val="0063095D"/>
    <w:rsid w:val="00643004"/>
    <w:rsid w:val="00643BA1"/>
    <w:rsid w:val="00646D1C"/>
    <w:rsid w:val="00657A29"/>
    <w:rsid w:val="006735F6"/>
    <w:rsid w:val="006A19AC"/>
    <w:rsid w:val="006A288F"/>
    <w:rsid w:val="006B4C1B"/>
    <w:rsid w:val="006B6E3C"/>
    <w:rsid w:val="006C727A"/>
    <w:rsid w:val="006E6D9B"/>
    <w:rsid w:val="006F4535"/>
    <w:rsid w:val="006F6EF6"/>
    <w:rsid w:val="00700EA1"/>
    <w:rsid w:val="007053B8"/>
    <w:rsid w:val="00723EA6"/>
    <w:rsid w:val="00740936"/>
    <w:rsid w:val="007478D9"/>
    <w:rsid w:val="00754E56"/>
    <w:rsid w:val="0076306C"/>
    <w:rsid w:val="00765970"/>
    <w:rsid w:val="0077194A"/>
    <w:rsid w:val="007A5080"/>
    <w:rsid w:val="007B6315"/>
    <w:rsid w:val="007B7B20"/>
    <w:rsid w:val="007D6A64"/>
    <w:rsid w:val="007F06C0"/>
    <w:rsid w:val="007F5605"/>
    <w:rsid w:val="008053C2"/>
    <w:rsid w:val="00826D94"/>
    <w:rsid w:val="008314A5"/>
    <w:rsid w:val="0086760D"/>
    <w:rsid w:val="00876CCF"/>
    <w:rsid w:val="008815A4"/>
    <w:rsid w:val="008A39D6"/>
    <w:rsid w:val="008B4056"/>
    <w:rsid w:val="008B6D95"/>
    <w:rsid w:val="008C04CD"/>
    <w:rsid w:val="008D1D8E"/>
    <w:rsid w:val="008D7D62"/>
    <w:rsid w:val="008F16F7"/>
    <w:rsid w:val="008F6E63"/>
    <w:rsid w:val="00902BE9"/>
    <w:rsid w:val="00907DD0"/>
    <w:rsid w:val="00921CC6"/>
    <w:rsid w:val="009279E8"/>
    <w:rsid w:val="00932F56"/>
    <w:rsid w:val="00941038"/>
    <w:rsid w:val="009476B9"/>
    <w:rsid w:val="009807B9"/>
    <w:rsid w:val="009860D7"/>
    <w:rsid w:val="0099351A"/>
    <w:rsid w:val="009A6D40"/>
    <w:rsid w:val="009B0687"/>
    <w:rsid w:val="009B4591"/>
    <w:rsid w:val="009E432B"/>
    <w:rsid w:val="009E7D15"/>
    <w:rsid w:val="009F01E4"/>
    <w:rsid w:val="009F33BE"/>
    <w:rsid w:val="00A131BF"/>
    <w:rsid w:val="00A25D40"/>
    <w:rsid w:val="00A37225"/>
    <w:rsid w:val="00A524C7"/>
    <w:rsid w:val="00A6028D"/>
    <w:rsid w:val="00A64694"/>
    <w:rsid w:val="00A744C4"/>
    <w:rsid w:val="00A77DFF"/>
    <w:rsid w:val="00A8345B"/>
    <w:rsid w:val="00A9774C"/>
    <w:rsid w:val="00AA0F9C"/>
    <w:rsid w:val="00AA2849"/>
    <w:rsid w:val="00AC2C20"/>
    <w:rsid w:val="00AD0AB7"/>
    <w:rsid w:val="00AD16AD"/>
    <w:rsid w:val="00AD399A"/>
    <w:rsid w:val="00AF62BE"/>
    <w:rsid w:val="00B0553A"/>
    <w:rsid w:val="00B14117"/>
    <w:rsid w:val="00B21B76"/>
    <w:rsid w:val="00B3629C"/>
    <w:rsid w:val="00B5301A"/>
    <w:rsid w:val="00B60BA0"/>
    <w:rsid w:val="00B67CD9"/>
    <w:rsid w:val="00B70B72"/>
    <w:rsid w:val="00B74D58"/>
    <w:rsid w:val="00B75237"/>
    <w:rsid w:val="00B77B77"/>
    <w:rsid w:val="00B87D0A"/>
    <w:rsid w:val="00B96C84"/>
    <w:rsid w:val="00BB7D59"/>
    <w:rsid w:val="00BC6C7D"/>
    <w:rsid w:val="00BD57BC"/>
    <w:rsid w:val="00C04467"/>
    <w:rsid w:val="00C16250"/>
    <w:rsid w:val="00C1651C"/>
    <w:rsid w:val="00C61ACA"/>
    <w:rsid w:val="00C65314"/>
    <w:rsid w:val="00C72F15"/>
    <w:rsid w:val="00CA0979"/>
    <w:rsid w:val="00CA110F"/>
    <w:rsid w:val="00CA335E"/>
    <w:rsid w:val="00CD13A9"/>
    <w:rsid w:val="00CD7A57"/>
    <w:rsid w:val="00CF46D0"/>
    <w:rsid w:val="00D01A91"/>
    <w:rsid w:val="00D03923"/>
    <w:rsid w:val="00D045B7"/>
    <w:rsid w:val="00D2074A"/>
    <w:rsid w:val="00D22E4D"/>
    <w:rsid w:val="00D263F7"/>
    <w:rsid w:val="00D5019F"/>
    <w:rsid w:val="00D76793"/>
    <w:rsid w:val="00D81411"/>
    <w:rsid w:val="00D8345F"/>
    <w:rsid w:val="00D859D3"/>
    <w:rsid w:val="00D92E30"/>
    <w:rsid w:val="00D93784"/>
    <w:rsid w:val="00DA14CB"/>
    <w:rsid w:val="00DA37D2"/>
    <w:rsid w:val="00DB16BF"/>
    <w:rsid w:val="00DC1612"/>
    <w:rsid w:val="00DD35DE"/>
    <w:rsid w:val="00DD6E2A"/>
    <w:rsid w:val="00DD7ADB"/>
    <w:rsid w:val="00E016A4"/>
    <w:rsid w:val="00E02F63"/>
    <w:rsid w:val="00E117C8"/>
    <w:rsid w:val="00E30A20"/>
    <w:rsid w:val="00E33A94"/>
    <w:rsid w:val="00E42D25"/>
    <w:rsid w:val="00E4480B"/>
    <w:rsid w:val="00E463DA"/>
    <w:rsid w:val="00E50DDF"/>
    <w:rsid w:val="00E52B1A"/>
    <w:rsid w:val="00E64BF2"/>
    <w:rsid w:val="00E776D2"/>
    <w:rsid w:val="00E87C60"/>
    <w:rsid w:val="00E91538"/>
    <w:rsid w:val="00EA2DE4"/>
    <w:rsid w:val="00EA37B2"/>
    <w:rsid w:val="00EB1D18"/>
    <w:rsid w:val="00EB6827"/>
    <w:rsid w:val="00EF2835"/>
    <w:rsid w:val="00F130C9"/>
    <w:rsid w:val="00F30718"/>
    <w:rsid w:val="00F31E38"/>
    <w:rsid w:val="00F64D31"/>
    <w:rsid w:val="00F731F4"/>
    <w:rsid w:val="00F7532A"/>
    <w:rsid w:val="00F775E0"/>
    <w:rsid w:val="00F8291D"/>
    <w:rsid w:val="00F83181"/>
    <w:rsid w:val="00F925DB"/>
    <w:rsid w:val="00F92939"/>
    <w:rsid w:val="00FA3A85"/>
    <w:rsid w:val="00FA565B"/>
    <w:rsid w:val="00FA7516"/>
    <w:rsid w:val="00FC75D8"/>
    <w:rsid w:val="00FD3D80"/>
    <w:rsid w:val="00FD4ED5"/>
    <w:rsid w:val="00FF1BED"/>
    <w:rsid w:val="00FF44B8"/>
    <w:rsid w:val="00FF72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8F3A206"/>
  <w15:docId w15:val="{34CBA33F-C73D-43CC-9590-73D21F156A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41E66"/>
    <w:rPr>
      <w:rFonts w:eastAsiaTheme="minorEastAsia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ListParagraphChar">
    <w:name w:val="List Paragraph Char"/>
    <w:aliases w:val="Body of text Char,List Paragraph1 Char"/>
    <w:basedOn w:val="DefaultParagraphFont"/>
    <w:link w:val="ListParagraph"/>
    <w:uiPriority w:val="34"/>
    <w:locked/>
    <w:rsid w:val="00141E66"/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141E66"/>
    <w:pPr>
      <w:spacing w:line="240" w:lineRule="auto"/>
      <w:ind w:left="720"/>
      <w:contextualSpacing/>
      <w:jc w:val="both"/>
    </w:pPr>
    <w:rPr>
      <w:rFonts w:eastAsiaTheme="minorHAnsi"/>
      <w:lang w:val="en-US" w:eastAsia="en-US"/>
    </w:rPr>
  </w:style>
  <w:style w:type="character" w:styleId="Strong">
    <w:name w:val="Strong"/>
    <w:basedOn w:val="DefaultParagraphFont"/>
    <w:uiPriority w:val="22"/>
    <w:qFormat/>
    <w:rsid w:val="00232349"/>
    <w:rPr>
      <w:b/>
      <w:bCs/>
    </w:rPr>
  </w:style>
  <w:style w:type="paragraph" w:customStyle="1" w:styleId="Default">
    <w:name w:val="Default"/>
    <w:rsid w:val="00232349"/>
    <w:pPr>
      <w:autoSpaceDE w:val="0"/>
      <w:autoSpaceDN w:val="0"/>
      <w:adjustRightInd w:val="0"/>
      <w:spacing w:line="240" w:lineRule="auto"/>
      <w:ind w:firstLine="720"/>
      <w:jc w:val="both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43004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3004"/>
    <w:rPr>
      <w:rFonts w:eastAsiaTheme="minorEastAsia"/>
      <w:lang w:val="id-ID" w:eastAsia="id-ID"/>
    </w:rPr>
  </w:style>
  <w:style w:type="paragraph" w:styleId="Footer">
    <w:name w:val="footer"/>
    <w:basedOn w:val="Normal"/>
    <w:link w:val="FooterChar"/>
    <w:uiPriority w:val="99"/>
    <w:unhideWhenUsed/>
    <w:rsid w:val="00643004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3004"/>
    <w:rPr>
      <w:rFonts w:eastAsiaTheme="minorEastAsia"/>
      <w:lang w:val="id-ID"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284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2849"/>
    <w:rPr>
      <w:rFonts w:ascii="Segoe UI" w:eastAsiaTheme="minorEastAsia" w:hAnsi="Segoe UI" w:cs="Segoe UI"/>
      <w:sz w:val="18"/>
      <w:szCs w:val="18"/>
      <w:lang w:val="id-ID" w:eastAsia="id-ID"/>
    </w:rPr>
  </w:style>
  <w:style w:type="paragraph" w:customStyle="1" w:styleId="abstrak">
    <w:name w:val="abstrak"/>
    <w:basedOn w:val="Normal"/>
    <w:link w:val="abstrakChar"/>
    <w:qFormat/>
    <w:rsid w:val="00090834"/>
    <w:pPr>
      <w:spacing w:line="240" w:lineRule="auto"/>
      <w:ind w:firstLine="720"/>
      <w:jc w:val="both"/>
    </w:pPr>
    <w:rPr>
      <w:rFonts w:ascii="Times New Roman" w:eastAsiaTheme="minorHAnsi" w:hAnsi="Times New Roman" w:cs="Times New Roman"/>
      <w:sz w:val="24"/>
      <w:szCs w:val="24"/>
      <w:lang w:val="en-US" w:eastAsia="en-US"/>
    </w:rPr>
  </w:style>
  <w:style w:type="character" w:customStyle="1" w:styleId="abstrakChar">
    <w:name w:val="abstrak Char"/>
    <w:basedOn w:val="DefaultParagraphFont"/>
    <w:link w:val="abstrak"/>
    <w:rsid w:val="00090834"/>
    <w:rPr>
      <w:rFonts w:ascii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CD7A57"/>
  </w:style>
  <w:style w:type="character" w:styleId="Emphasis">
    <w:name w:val="Emphasis"/>
    <w:basedOn w:val="DefaultParagraphFont"/>
    <w:uiPriority w:val="20"/>
    <w:qFormat/>
    <w:rsid w:val="00CD7A57"/>
    <w:rPr>
      <w:i/>
      <w:iCs/>
    </w:rPr>
  </w:style>
  <w:style w:type="character" w:customStyle="1" w:styleId="hps">
    <w:name w:val="hps"/>
    <w:basedOn w:val="DefaultParagraphFont"/>
    <w:rsid w:val="00CD7A57"/>
  </w:style>
  <w:style w:type="character" w:customStyle="1" w:styleId="longtext">
    <w:name w:val="long_text"/>
    <w:basedOn w:val="DefaultParagraphFont"/>
    <w:rsid w:val="00CD7A57"/>
  </w:style>
  <w:style w:type="character" w:customStyle="1" w:styleId="apple-style-span">
    <w:name w:val="apple-style-span"/>
    <w:rsid w:val="003F2BA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531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25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0A047E-898C-400B-BF14-84F73B5A92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2389</Words>
  <Characters>13623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ER</dc:creator>
  <cp:lastModifiedBy>Fhatiah Adiba</cp:lastModifiedBy>
  <cp:revision>4</cp:revision>
  <cp:lastPrinted>2018-12-05T14:23:00Z</cp:lastPrinted>
  <dcterms:created xsi:type="dcterms:W3CDTF">2019-06-21T02:33:00Z</dcterms:created>
  <dcterms:modified xsi:type="dcterms:W3CDTF">2019-06-21T02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